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4D5EC0" w14:textId="63BEB9F4" w:rsidR="00105C95" w:rsidRDefault="00B712C4" w:rsidP="00696D94">
      <w:pPr>
        <w:outlineLvl w:val="0"/>
        <w:rPr>
          <w:rFonts w:cstheme="minorHAnsi"/>
        </w:rPr>
      </w:pPr>
      <w:r>
        <w:rPr>
          <w:rFonts w:cstheme="minorHAnsi"/>
        </w:rPr>
        <w:t>TITLE</w:t>
      </w:r>
    </w:p>
    <w:p w14:paraId="3EA6E2A0" w14:textId="77777777" w:rsidR="00105C95" w:rsidRDefault="00105C95" w:rsidP="00696D94">
      <w:pPr>
        <w:outlineLvl w:val="0"/>
        <w:rPr>
          <w:rFonts w:cstheme="minorHAnsi"/>
        </w:rPr>
      </w:pPr>
    </w:p>
    <w:p w14:paraId="054A4FD1" w14:textId="4C38EB47" w:rsidR="00484110" w:rsidRPr="00484110" w:rsidRDefault="00484110" w:rsidP="00696D94">
      <w:pPr>
        <w:outlineLvl w:val="0"/>
        <w:rPr>
          <w:rFonts w:cstheme="minorHAnsi"/>
        </w:rPr>
      </w:pPr>
      <w:r w:rsidRPr="00484110">
        <w:rPr>
          <w:rFonts w:cstheme="minorHAnsi"/>
        </w:rPr>
        <w:t>Abstract</w:t>
      </w:r>
    </w:p>
    <w:p w14:paraId="7A183B57" w14:textId="77777777" w:rsidR="00484110" w:rsidRPr="00484110" w:rsidRDefault="00484110" w:rsidP="00696D94">
      <w:pPr>
        <w:outlineLvl w:val="0"/>
        <w:rPr>
          <w:rFonts w:cstheme="minorHAnsi"/>
        </w:rPr>
      </w:pPr>
    </w:p>
    <w:p w14:paraId="50D14A8A" w14:textId="770D5BD8"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inegrape plant development, especially at critical stages, such as flowering. We studied </w:t>
      </w:r>
      <w:r w:rsidRPr="00484110">
        <w:rPr>
          <w:rFonts w:eastAsia="Times New Roman" w:cstheme="minorHAnsi"/>
          <w:shd w:val="clear" w:color="auto" w:fill="FFFFFF"/>
        </w:rPr>
        <w:t xml:space="preserve">the phenological response of 50 varieties of Vitis vinifera to heat stress. During flowering the plants were randomly assigned to one of five chambers set at temperatures from 20 degrees Celsius to 34 degrees Celsius. Chamber temperatures did not have a significant </w:t>
      </w:r>
      <w:r w:rsidRPr="00105C95">
        <w:rPr>
          <w:rFonts w:eastAsia="Times New Roman" w:cstheme="minorHAnsi"/>
          <w:shd w:val="clear" w:color="auto" w:fill="FFFFFF"/>
        </w:rPr>
        <w:t>effect</w:t>
      </w:r>
      <w:r w:rsidRPr="00484110">
        <w:rPr>
          <w:rFonts w:eastAsia="Times New Roman" w:cstheme="minorHAnsi"/>
          <w:shd w:val="clear" w:color="auto" w:fill="FFFFFF"/>
        </w:rPr>
        <w:t xml:space="preserve"> on speed with which the plants progressed through the flowering stage</w:t>
      </w:r>
      <w:r w:rsidR="00105C95" w:rsidRPr="00105C95">
        <w:rPr>
          <w:rFonts w:eastAsia="Times New Roman" w:cstheme="minorHAnsi"/>
          <w:shd w:val="clear" w:color="auto" w:fill="FFFFFF"/>
        </w:rPr>
        <w:t xml:space="preserve"> to 10% flowering or 50% flowering</w:t>
      </w:r>
      <w:r w:rsidRPr="00484110">
        <w:rPr>
          <w:rFonts w:eastAsia="Times New Roman" w:cstheme="minorHAnsi"/>
          <w:shd w:val="clear" w:color="auto" w:fill="FFFFFF"/>
        </w:rPr>
        <w:t xml:space="preserve"> </w:t>
      </w:r>
      <w:r w:rsidRPr="00484110">
        <w:rPr>
          <w:rFonts w:eastAsia="Times New Roman" w:cstheme="minorHAnsi"/>
          <w:color w:val="222222"/>
          <w:shd w:val="clear" w:color="auto" w:fill="FFFFFF"/>
        </w:rPr>
        <w:t>(</w:t>
      </w:r>
      <w:r w:rsidR="00105C95">
        <w:rPr>
          <w:rFonts w:ascii="Calibri" w:hAnsi="Calibri"/>
        </w:rPr>
        <w:t xml:space="preserve">10%: </w:t>
      </w:r>
      <w:proofErr w:type="gramStart"/>
      <w:r w:rsidR="00105C95">
        <w:rPr>
          <w:rFonts w:ascii="Calibri" w:hAnsi="Calibri"/>
        </w:rPr>
        <w:t>F(</w:t>
      </w:r>
      <w:proofErr w:type="gramEnd"/>
      <w:r w:rsidR="00105C95">
        <w:rPr>
          <w:rFonts w:ascii="Calibri" w:hAnsi="Calibri"/>
        </w:rPr>
        <w:t>1,20)=0.4324, p=0.5183; 50%: F(1,15)=0.4987, p=0.4909)</w:t>
      </w:r>
      <w:r w:rsidRPr="00484110">
        <w:rPr>
          <w:rFonts w:eastAsia="Times New Roman" w:cstheme="minorHAnsi"/>
          <w:color w:val="222222"/>
          <w:shd w:val="clear" w:color="auto" w:fill="FFFFFF"/>
        </w:rPr>
        <w:t>. However, plants in higher temperature chambers aborted</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a greater number of buds before they flowered (</w:t>
      </w:r>
      <w:proofErr w:type="gramStart"/>
      <w:r w:rsidR="00105C95">
        <w:rPr>
          <w:rFonts w:ascii="Calibri" w:hAnsi="Calibri"/>
        </w:rPr>
        <w:t>F(</w:t>
      </w:r>
      <w:proofErr w:type="gramEnd"/>
      <w:r w:rsidR="00105C95">
        <w:rPr>
          <w:rFonts w:ascii="Calibri" w:hAnsi="Calibri"/>
        </w:rPr>
        <w:t>1,24)=7.4285, p=0.01179</w:t>
      </w:r>
      <w:r w:rsidRPr="00484110">
        <w:rPr>
          <w:rFonts w:eastAsia="Times New Roman" w:cstheme="minorHAnsi"/>
          <w:color w:val="222222"/>
          <w:shd w:val="clear" w:color="auto" w:fill="FFFFFF"/>
        </w:rPr>
        <w:t>). These results</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suggest a potential decrease in winegrape yields in a warmer climate due to flower abortion. Variability in our findings, however, suggests differences between varieties could be high, with</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some varieties being far less sensitive to the high temperatures associated with continued climate change.</w:t>
      </w:r>
    </w:p>
    <w:p w14:paraId="210A7436" w14:textId="77777777" w:rsidR="00484110" w:rsidRDefault="00484110" w:rsidP="00484110">
      <w:pPr>
        <w:ind w:right="90"/>
        <w:rPr>
          <w:rFonts w:ascii="Arial" w:eastAsia="Times New Roman" w:hAnsi="Arial" w:cs="Arial"/>
          <w:color w:val="222222"/>
          <w:shd w:val="clear" w:color="auto" w:fill="FFFFFF"/>
        </w:rPr>
      </w:pPr>
      <w:r>
        <w:rPr>
          <w:rFonts w:ascii="Arial" w:eastAsia="Times New Roman" w:hAnsi="Arial" w:cs="Arial"/>
          <w:color w:val="222222"/>
          <w:shd w:val="clear" w:color="auto" w:fill="FFFFFF"/>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Default="00696D94" w:rsidP="00696D94">
      <w:pPr>
        <w:outlineLvl w:val="0"/>
        <w:rPr>
          <w:rFonts w:ascii="Calibri" w:hAnsi="Calibri"/>
        </w:rPr>
      </w:pPr>
      <w:commentRangeStart w:id="0"/>
      <w:r>
        <w:rPr>
          <w:rFonts w:ascii="Calibri" w:hAnsi="Calibri"/>
        </w:rPr>
        <w:t>Introduction</w:t>
      </w:r>
      <w:commentRangeEnd w:id="0"/>
      <w:r>
        <w:rPr>
          <w:rStyle w:val="CommentReference"/>
        </w:rPr>
        <w:commentReference w:id="0"/>
      </w:r>
    </w:p>
    <w:p w14:paraId="20BCB32D" w14:textId="77777777" w:rsidR="00696D94" w:rsidRDefault="00696D94" w:rsidP="00696D94">
      <w:pPr>
        <w:rPr>
          <w:rFonts w:ascii="Calibri" w:hAnsi="Calibri"/>
        </w:rPr>
      </w:pPr>
    </w:p>
    <w:p w14:paraId="02328ACF" w14:textId="02FB9AB8" w:rsidR="00696D94" w:rsidRDefault="00696D94" w:rsidP="00696D94">
      <w:pPr>
        <w:rPr>
          <w:rFonts w:ascii="Calibri" w:hAnsi="Calibri"/>
        </w:rPr>
      </w:pPr>
      <w:r>
        <w:rPr>
          <w:rFonts w:ascii="Calibri" w:hAnsi="Calibri"/>
        </w:rPr>
        <w:t xml:space="preserve">As the climate changes, the viticulture industry will need to adapt. Climate change is predicted to raise temperatures 1-3°C in winegrowing regions across the world, which could drive major changes in the viticulture industry. Research suggests the industry will shift growing areas towards the poles and to higher elevations to maintain ideal growing temperatures for winegrapes {Schultz, 2010 #33}{Hannah, 2013 #10}.  In the Southern Hemisphere, where there is less landmass closer to the poles, climate change could lead to a loss in total viticultural land.  There is also concern that vineyards could move to land that is currently conserved {Hannah, 2013 #10}.  </w:t>
      </w:r>
    </w:p>
    <w:p w14:paraId="6803E949" w14:textId="77777777" w:rsidR="00696D94" w:rsidRDefault="00696D94" w:rsidP="00696D94">
      <w:pPr>
        <w:rPr>
          <w:rFonts w:ascii="Calibri" w:hAnsi="Calibri"/>
        </w:rPr>
      </w:pPr>
    </w:p>
    <w:p w14:paraId="7919774D" w14:textId="5C4ECEA2" w:rsidR="00696D94" w:rsidRDefault="00696D94" w:rsidP="00696D94">
      <w:pPr>
        <w:rPr>
          <w:rFonts w:ascii="Calibri" w:hAnsi="Calibri"/>
        </w:rPr>
      </w:pPr>
      <w:r>
        <w:rPr>
          <w:rFonts w:ascii="Calibri" w:hAnsi="Calibri"/>
        </w:rPr>
        <w:t xml:space="preserve">Alternatively, vineyards could take advantage of the great genetic variety that already exists by planting varieties better suited to the new climate {Wolkovich, 2017 #32}.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w:t>
      </w:r>
      <w:commentRangeStart w:id="1"/>
      <w:r>
        <w:rPr>
          <w:rFonts w:ascii="Calibri" w:hAnsi="Calibri"/>
        </w:rPr>
        <w:t>6000 genetically distinct varieties</w:t>
      </w:r>
      <w:commentRangeEnd w:id="1"/>
      <w:r>
        <w:rPr>
          <w:rFonts w:ascii="Calibri" w:hAnsi="Calibri"/>
        </w:rPr>
        <w:t xml:space="preserve"> grown for many purposes</w:t>
      </w:r>
      <w:r>
        <w:rPr>
          <w:rStyle w:val="CommentReference"/>
        </w:rPr>
        <w:commentReference w:id="1"/>
      </w:r>
      <w:r>
        <w:rPr>
          <w:rFonts w:ascii="Calibri" w:hAnsi="Calibri"/>
        </w:rPr>
        <w:t xml:space="preserve">, but only 1100 are grown for 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the differences in phenology among these varieties must be better understood, so that the varieties could be matched with </w:t>
      </w:r>
      <w:r w:rsidR="007E648C">
        <w:rPr>
          <w:rFonts w:ascii="Calibri" w:hAnsi="Calibri"/>
        </w:rPr>
        <w:t>compatible climates</w:t>
      </w:r>
      <w:r>
        <w:rPr>
          <w:rFonts w:ascii="Calibri" w:hAnsi="Calibri"/>
        </w:rPr>
        <w:t xml:space="preserve">.  </w:t>
      </w:r>
    </w:p>
    <w:p w14:paraId="6102B763" w14:textId="77777777" w:rsidR="00696D94" w:rsidRDefault="00696D94" w:rsidP="00696D94">
      <w:pPr>
        <w:rPr>
          <w:rFonts w:ascii="Calibri" w:hAnsi="Calibri"/>
        </w:rPr>
      </w:pPr>
    </w:p>
    <w:p w14:paraId="404238E4" w14:textId="1CEBFB43" w:rsidR="00696D94" w:rsidRDefault="00696D94" w:rsidP="00696D94">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36}{</w:t>
      </w:r>
      <w:proofErr w:type="spellStart"/>
      <w:r>
        <w:rPr>
          <w:rFonts w:ascii="Calibri" w:hAnsi="Calibri"/>
        </w:rPr>
        <w:t>Chuine</w:t>
      </w:r>
      <w:proofErr w:type="spellEnd"/>
      <w:r>
        <w:rPr>
          <w:rFonts w:ascii="Calibri" w:hAnsi="Calibri"/>
        </w:rPr>
        <w:t>, 2017 #41}. Timing for leafout and flowering of diverse plant species have advanced six to 20 days in the last 30-40 years of warming {Root, 2003 #44}{Menzel, 2006 #42}, equivalent to four to six days per</w:t>
      </w:r>
      <w:ins w:id="2" w:author="Microsoft Office User" w:date="2018-10-22T09:14:00Z">
        <w:r>
          <w:rPr>
            <w:rFonts w:ascii="Calibri" w:hAnsi="Calibri"/>
          </w:rPr>
          <w:t xml:space="preserve"> degree </w:t>
        </w:r>
      </w:ins>
      <w:del w:id="3" w:author="Microsoft Office User" w:date="2018-10-22T09:14:00Z">
        <w:r w:rsidDel="00C549C2">
          <w:rPr>
            <w:rFonts w:ascii="Calibri" w:hAnsi="Calibri"/>
          </w:rPr>
          <w:delText>°</w:delText>
        </w:r>
      </w:del>
      <w:r>
        <w:rPr>
          <w:rFonts w:ascii="Calibri" w:hAnsi="Calibri"/>
        </w:rPr>
        <w:t>C</w:t>
      </w:r>
      <w:ins w:id="4" w:author="Microsoft Office User" w:date="2018-10-22T09:14:00Z">
        <w:r>
          <w:rPr>
            <w:rFonts w:ascii="Calibri" w:hAnsi="Calibri"/>
          </w:rPr>
          <w:t>elsius</w:t>
        </w:r>
      </w:ins>
      <w:del w:id="5" w:author="Microsoft Office User" w:date="2018-10-22T09:14:00Z">
        <w:r w:rsidDel="00C549C2">
          <w:rPr>
            <w:rFonts w:ascii="Calibri" w:hAnsi="Calibri"/>
          </w:rPr>
          <w:delText xml:space="preserve"> (WOLKOVICH 2012)</w:delText>
        </w:r>
      </w:del>
      <w:r>
        <w:rPr>
          <w:rFonts w:ascii="Calibri" w:hAnsi="Calibri"/>
        </w:rPr>
        <w:t xml:space="preserve">. A similar advance is seen for winegrape harvest dates, which can change about 6 days per </w:t>
      </w:r>
      <w:r w:rsidR="007E648C">
        <w:rPr>
          <w:rFonts w:ascii="Calibri" w:hAnsi="Calibri"/>
        </w:rPr>
        <w:t xml:space="preserve">degree </w:t>
      </w:r>
      <w:r>
        <w:rPr>
          <w:rFonts w:ascii="Calibri" w:hAnsi="Calibri"/>
        </w:rPr>
        <w:t>C</w:t>
      </w:r>
      <w:r w:rsidR="007E648C">
        <w:rPr>
          <w:rFonts w:ascii="Calibri" w:hAnsi="Calibri"/>
        </w:rPr>
        <w:t>elsius</w:t>
      </w:r>
      <w:r>
        <w:rPr>
          <w:rFonts w:ascii="Calibri" w:hAnsi="Calibri"/>
        </w:rPr>
        <w:t xml:space="preserve"> {</w:t>
      </w:r>
      <w:commentRangeStart w:id="6"/>
      <w:r>
        <w:rPr>
          <w:rFonts w:ascii="Calibri" w:hAnsi="Calibri"/>
        </w:rPr>
        <w:t>Benjamin, 2016 #31</w:t>
      </w:r>
      <w:commentRangeEnd w:id="6"/>
      <w:r>
        <w:rPr>
          <w:rStyle w:val="CommentReference"/>
        </w:rPr>
        <w:commentReference w:id="6"/>
      </w:r>
      <w:r>
        <w:rPr>
          <w:rFonts w:ascii="Calibri" w:hAnsi="Calibri"/>
        </w:rPr>
        <w:t>}.  In winegrapes, phenological timing varies across varieties, and it is this variation that could be used to better adapt to future climates.  Generally, timing of phenology can vary from three to six weeks across varieties {</w:t>
      </w:r>
      <w:commentRangeStart w:id="7"/>
      <w:r>
        <w:rPr>
          <w:rFonts w:ascii="Calibri" w:hAnsi="Calibri"/>
        </w:rPr>
        <w:t>Wolkovich, 2017 #32</w:t>
      </w:r>
      <w:commentRangeEnd w:id="7"/>
      <w:r>
        <w:rPr>
          <w:rStyle w:val="CommentReference"/>
        </w:rPr>
        <w:commentReference w:id="7"/>
      </w:r>
      <w:r>
        <w:rPr>
          <w:rFonts w:ascii="Calibri" w:hAnsi="Calibri"/>
        </w:rPr>
        <w:t>}{</w:t>
      </w:r>
      <w:proofErr w:type="spellStart"/>
      <w:r>
        <w:rPr>
          <w:rFonts w:ascii="Calibri" w:hAnsi="Calibri"/>
        </w:rPr>
        <w:t>Boursiuot</w:t>
      </w:r>
      <w:proofErr w:type="spellEnd"/>
      <w:r>
        <w:rPr>
          <w:rFonts w:ascii="Calibri" w:hAnsi="Calibri"/>
        </w:rPr>
        <w:t xml:space="preserve">, 1995 #62}.  However, most varieties have very little phenological data from which to infer where they could best be grown.  Harvest dates are the only data available for over 90% of varieties, so for phenological data to be used for adaptation, more varieties need to be studied {Parker, 2013 #46;Parker, 2011 #47}.  Expanding the amount of data on flowering can also help improve models, which seek to understand how winegrapes will be affected by climate change and how the industry could change in order to endure. </w:t>
      </w:r>
    </w:p>
    <w:p w14:paraId="478D5A32" w14:textId="77777777" w:rsidR="00696D94" w:rsidRDefault="00696D94" w:rsidP="00696D94">
      <w:pPr>
        <w:rPr>
          <w:rFonts w:ascii="Calibri" w:hAnsi="Calibri"/>
        </w:rPr>
      </w:pPr>
    </w:p>
    <w:p w14:paraId="14CA0210" w14:textId="4C9F2CC1" w:rsidR="00696D94" w:rsidRDefault="00696D94" w:rsidP="00696D94">
      <w:pPr>
        <w:rPr>
          <w:rFonts w:ascii="Calibri" w:hAnsi="Calibri"/>
        </w:rPr>
      </w:pPr>
      <w:commentRangeStart w:id="8"/>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 less 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w:t>
      </w:r>
      <w:r>
        <w:rPr>
          <w:rFonts w:ascii="Calibri" w:hAnsi="Calibri"/>
        </w:rPr>
        <w:lastRenderedPageBreak/>
        <w:t>inhibit certain processes in the plants {</w:t>
      </w:r>
      <w:proofErr w:type="spellStart"/>
      <w:r>
        <w:rPr>
          <w:rFonts w:ascii="Calibri" w:hAnsi="Calibri"/>
        </w:rPr>
        <w:t>Zaka</w:t>
      </w:r>
      <w:proofErr w:type="spellEnd"/>
      <w:r>
        <w:rPr>
          <w:rFonts w:ascii="Calibri" w:hAnsi="Calibri"/>
        </w:rPr>
        <w:t>, 2017 #61;Zaka, 2016 #60}.  It is possible that flowering will follow a similar bell-shaped response curve</w:t>
      </w:r>
      <w:r w:rsidR="00B712C4">
        <w:rPr>
          <w:rFonts w:ascii="Calibri" w:hAnsi="Calibri"/>
        </w:rPr>
        <w:t xml:space="preserve"> (Figure 1)</w:t>
      </w:r>
      <w:bookmarkStart w:id="9" w:name="_GoBack"/>
      <w:bookmarkEnd w:id="9"/>
      <w:r>
        <w:rPr>
          <w:rFonts w:ascii="Calibri" w:hAnsi="Calibri"/>
        </w:rPr>
        <w:t>.</w:t>
      </w:r>
      <w:commentRangeEnd w:id="8"/>
      <w:r>
        <w:rPr>
          <w:rStyle w:val="CommentReference"/>
        </w:rPr>
        <w:commentReference w:id="8"/>
      </w:r>
    </w:p>
    <w:p w14:paraId="24BDE7BF" w14:textId="77777777" w:rsidR="00696D94" w:rsidRDefault="00696D94" w:rsidP="00696D94">
      <w:pPr>
        <w:rPr>
          <w:rFonts w:ascii="Calibri" w:hAnsi="Calibri"/>
        </w:rPr>
      </w:pPr>
    </w:p>
    <w:p w14:paraId="24704C40" w14:textId="6420EDE1" w:rsidR="00696D94" w:rsidRDefault="00696D94" w:rsidP="00696D94">
      <w:pPr>
        <w:rPr>
          <w:rFonts w:ascii="Calibri" w:hAnsi="Calibri"/>
        </w:rPr>
      </w:pPr>
      <w:r>
        <w:rPr>
          <w:rFonts w:ascii="Calibri" w:hAnsi="Calibri"/>
        </w:rPr>
        <w:t xml:space="preserve">Here we studied the phenology of </w:t>
      </w:r>
      <w:ins w:id="10" w:author="Microsoft Office User" w:date="2018-10-22T09:18:00Z">
        <w:r>
          <w:rPr>
            <w:rFonts w:ascii="Calibri" w:hAnsi="Calibri"/>
          </w:rPr>
          <w:t>50</w:t>
        </w:r>
      </w:ins>
      <w:del w:id="11" w:author="Microsoft Office User" w:date="2018-10-22T09:18:00Z">
        <w:r w:rsidDel="005774A3">
          <w:rPr>
            <w:rFonts w:ascii="Calibri" w:hAnsi="Calibri"/>
          </w:rPr>
          <w:delText>XX</w:delText>
        </w:r>
      </w:del>
      <w:r>
        <w:rPr>
          <w:rFonts w:ascii="Calibri" w:hAnsi="Calibri"/>
        </w:rPr>
        <w:t xml:space="preserve"> varieties in the field and </w:t>
      </w:r>
      <w:proofErr w:type="gramStart"/>
      <w:r>
        <w:rPr>
          <w:rFonts w:ascii="Calibri" w:hAnsi="Calibri"/>
        </w:rPr>
        <w:t>lab, and</w:t>
      </w:r>
      <w:proofErr w:type="gramEnd"/>
      <w:r>
        <w:rPr>
          <w:rFonts w:ascii="Calibri" w:hAnsi="Calibri"/>
        </w:rPr>
        <w:t xml:space="preserve"> examined the flowering response of mixed varieties across a wide range of temperatures</w:t>
      </w:r>
      <w:r w:rsidR="007E648C">
        <w:rPr>
          <w:rFonts w:ascii="Calibri" w:hAnsi="Calibri"/>
        </w:rPr>
        <w:t xml:space="preserve"> in growth chambers</w:t>
      </w:r>
      <w:r>
        <w:rPr>
          <w:rFonts w:ascii="Calibri" w:hAnsi="Calibri"/>
        </w:rPr>
        <w:t xml:space="preserve">. We were particularly interested in the effect of heat stress on phenological timing. This information could be used to broaden the understanding of phenology for little-studied varieties of winegrapes. </w:t>
      </w:r>
    </w:p>
    <w:p w14:paraId="032A0021" w14:textId="77777777" w:rsidR="00696D94" w:rsidRDefault="00696D94" w:rsidP="00696D94">
      <w:pPr>
        <w:rPr>
          <w:rFonts w:ascii="Calibri" w:hAnsi="Calibri"/>
        </w:rPr>
      </w:pPr>
      <w:r>
        <w:rPr>
          <w:rFonts w:ascii="Calibri" w:hAnsi="Calibri"/>
        </w:rPr>
        <w:br w:type="page"/>
      </w:r>
    </w:p>
    <w:p w14:paraId="1D187AD4" w14:textId="77777777" w:rsidR="00D70FE0" w:rsidRDefault="000B3811" w:rsidP="00327673">
      <w:pPr>
        <w:outlineLvl w:val="0"/>
      </w:pPr>
      <w:r>
        <w:lastRenderedPageBreak/>
        <w:t>Methods</w:t>
      </w:r>
    </w:p>
    <w:p w14:paraId="2EBEFDB0" w14:textId="77777777" w:rsidR="006C121E" w:rsidRDefault="006C121E">
      <w:pPr>
        <w:rPr>
          <w:rFonts w:ascii="Calibri" w:hAnsi="Calibri"/>
        </w:rPr>
      </w:pPr>
    </w:p>
    <w:p w14:paraId="3D8B08EF" w14:textId="69875BA9"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 xml:space="preserve">cuttings were taken from the UC Davis Robert Mondavi Institute </w:t>
      </w:r>
      <w:r w:rsidR="00941605">
        <w:rPr>
          <w:rFonts w:ascii="Calibri" w:hAnsi="Calibri"/>
        </w:rPr>
        <w:t>V</w:t>
      </w:r>
      <w:r w:rsidR="006C121E">
        <w:rPr>
          <w:rFonts w:ascii="Calibri" w:hAnsi="Calibri"/>
        </w:rPr>
        <w:t>ineyard in December</w:t>
      </w:r>
      <w:r w:rsidR="00EA0E17">
        <w:rPr>
          <w:rFonts w:ascii="Calibri" w:hAnsi="Calibri"/>
        </w:rPr>
        <w:t xml:space="preserve"> </w:t>
      </w:r>
      <w:r w:rsidR="0083421C">
        <w:rPr>
          <w:rFonts w:ascii="Calibri" w:hAnsi="Calibri"/>
        </w:rPr>
        <w:t>2015</w:t>
      </w:r>
      <w:r>
        <w:rPr>
          <w:rFonts w:ascii="Calibri" w:hAnsi="Calibri"/>
        </w:rPr>
        <w:t xml:space="preserve">, where phenology was monitored in the 2015 growing season.  Observations using the modified </w:t>
      </w:r>
      <w:proofErr w:type="spellStart"/>
      <w:r>
        <w:rPr>
          <w:rFonts w:ascii="Calibri" w:hAnsi="Calibri"/>
        </w:rPr>
        <w:t>Eichorn</w:t>
      </w:r>
      <w:proofErr w:type="spellEnd"/>
      <w:r>
        <w:rPr>
          <w:rFonts w:ascii="Calibri" w:hAnsi="Calibri"/>
        </w:rPr>
        <w:t xml:space="preserve">-Lorenz (EL) scale </w:t>
      </w:r>
      <w:r w:rsidR="00065B22">
        <w:rPr>
          <w:rFonts w:ascii="Calibri" w:hAnsi="Calibri"/>
        </w:rPr>
        <w:t>{Coombe, 1995 #37}</w:t>
      </w:r>
      <w:del w:id="12" w:author="Microsoft Office User" w:date="2018-10-18T09:31:00Z">
        <w:r w:rsidDel="00065B22">
          <w:rPr>
            <w:rFonts w:ascii="Calibri" w:hAnsi="Calibri"/>
          </w:rPr>
          <w:delText xml:space="preserve">(REFERENCE) </w:delText>
        </w:r>
      </w:del>
      <w:r>
        <w:rPr>
          <w:rFonts w:ascii="Calibri" w:hAnsi="Calibri"/>
        </w:rPr>
        <w:t>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06C95CDF"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ins w:id="13" w:author="Microsoft Office User" w:date="2018-10-22T09:13:00Z">
        <w:r w:rsidR="00C549C2">
          <w:t xml:space="preserve"> </w:t>
        </w:r>
      </w:ins>
      <w:r w:rsidR="00C549C2">
        <w:t>{Coombe, 1995 #64}</w:t>
      </w:r>
      <w:r w:rsidR="00EA0E17">
        <w:t xml:space="preserve"> </w:t>
      </w:r>
      <w:del w:id="14" w:author="Microsoft Office User" w:date="2018-10-22T09:13:00Z">
        <w:r w:rsidR="00EA0E17" w:rsidDel="00C549C2">
          <w:delText>(REFERENCE)</w:delText>
        </w:r>
        <w:r w:rsidDel="00C549C2">
          <w:delText xml:space="preserve"> </w:delText>
        </w:r>
      </w:del>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rsidRPr="007E648C">
        <w:rPr>
          <w:highlight w:val="yellow"/>
        </w:rPr>
        <w:t>V</w:t>
      </w:r>
      <w:r w:rsidR="00E867DF" w:rsidRPr="007E648C">
        <w:rPr>
          <w:highlight w:val="yellow"/>
        </w:rPr>
        <w:t xml:space="preserve">arieties </w:t>
      </w:r>
      <w:r w:rsidR="006F561A" w:rsidRPr="007E648C">
        <w:rPr>
          <w:highlight w:val="yellow"/>
        </w:rPr>
        <w:t xml:space="preserve">were </w:t>
      </w:r>
      <w:r w:rsidR="00E867DF" w:rsidRPr="007E648C">
        <w:rPr>
          <w:highlight w:val="yellow"/>
        </w:rPr>
        <w:t>chosen for inclusion in the experiment</w:t>
      </w:r>
      <w:r w:rsidR="005A1CF5" w:rsidRPr="007E648C">
        <w:rPr>
          <w:highlight w:val="yellow"/>
        </w:rPr>
        <w:t xml:space="preserve"> </w:t>
      </w:r>
      <w:r w:rsidR="006F561A" w:rsidRPr="007E648C">
        <w:rPr>
          <w:highlight w:val="yellow"/>
        </w:rPr>
        <w:t>to include</w:t>
      </w:r>
      <w:r w:rsidR="005A1CF5" w:rsidRPr="007E648C">
        <w:rPr>
          <w:highlight w:val="yellow"/>
        </w:rPr>
        <w:t xml:space="preserve"> a diversity of phenology </w:t>
      </w:r>
      <w:r w:rsidR="006F561A" w:rsidRPr="007E648C">
        <w:rPr>
          <w:highlight w:val="yellow"/>
        </w:rPr>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w:t>
      </w:r>
      <w:commentRangeStart w:id="15"/>
      <w:r w:rsidR="009F399C">
        <w:rPr>
          <w:rFonts w:ascii="Calibri" w:hAnsi="Calibri"/>
        </w:rPr>
        <w:t xml:space="preserve"> increasing CO</w:t>
      </w:r>
      <w:r w:rsidR="009F399C">
        <w:rPr>
          <w:rFonts w:ascii="Calibri" w:hAnsi="Calibri"/>
          <w:vertAlign w:val="subscript"/>
        </w:rPr>
        <w:t>2</w:t>
      </w:r>
      <w:r w:rsidR="009F399C">
        <w:rPr>
          <w:rFonts w:ascii="Calibri" w:hAnsi="Calibri"/>
        </w:rPr>
        <w:t xml:space="preserve"> levels</w:t>
      </w:r>
      <w:del w:id="16" w:author="Elizabeth Wolkovich" w:date="2018-09-14T17:56:00Z">
        <w:r w:rsidR="009F399C" w:rsidDel="00BA5C15">
          <w:rPr>
            <w:rFonts w:ascii="Calibri" w:hAnsi="Calibri"/>
          </w:rPr>
          <w:delText xml:space="preserve"> (REFERENCE)</w:delText>
        </w:r>
      </w:del>
      <w:r>
        <w:rPr>
          <w:rFonts w:ascii="Calibri" w:hAnsi="Calibri"/>
        </w:rPr>
        <w:t xml:space="preserve">.  </w:t>
      </w:r>
      <w:commentRangeEnd w:id="15"/>
      <w:r w:rsidR="00B03009">
        <w:rPr>
          <w:rStyle w:val="CommentReference"/>
        </w:rPr>
        <w:commentReference w:id="15"/>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163DF7C9" w:rsidR="00EC1BE1" w:rsidRDefault="001E0C39">
      <w:pPr>
        <w:rPr>
          <w:rFonts w:ascii="Calibri" w:hAnsi="Calibri"/>
        </w:rPr>
      </w:pPr>
      <w:r>
        <w:rPr>
          <w:rFonts w:ascii="Calibri" w:hAnsi="Calibri"/>
        </w:rPr>
        <w:t xml:space="preserve">Observations on the percent </w:t>
      </w:r>
      <w:r w:rsidR="007E648C">
        <w:rPr>
          <w:rFonts w:ascii="Calibri" w:hAnsi="Calibri"/>
        </w:rPr>
        <w:t xml:space="preserve">of buds </w:t>
      </w:r>
      <w:r>
        <w:rPr>
          <w:rFonts w:ascii="Calibri" w:hAnsi="Calibri"/>
        </w:rPr>
        <w:t>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w:t>
      </w:r>
      <w:r w:rsidR="005F46A8">
        <w:rPr>
          <w:rFonts w:ascii="Calibri" w:hAnsi="Calibri"/>
        </w:rPr>
        <w:lastRenderedPageBreak/>
        <w:t xml:space="preserve">flowering, or, in the case of 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702F63F5"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w:t>
      </w:r>
      <w:r w:rsidR="007E648C">
        <w:rPr>
          <w:rFonts w:ascii="Calibri" w:hAnsi="Calibri"/>
        </w:rPr>
        <w:t xml:space="preserve">at </w:t>
      </w:r>
      <w:r w:rsidR="00F70F4E">
        <w:rPr>
          <w:rFonts w:ascii="Calibri" w:hAnsi="Calibri"/>
        </w:rPr>
        <w:t xml:space="preserve">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4931167B" w:rsidR="00910E9F" w:rsidRDefault="006F561A">
      <w:pPr>
        <w:rPr>
          <w:rFonts w:ascii="Calibri" w:hAnsi="Calibri"/>
        </w:rPr>
      </w:pPr>
      <w:r>
        <w:rPr>
          <w:rFonts w:ascii="Calibri" w:hAnsi="Calibri"/>
        </w:rPr>
        <w:t xml:space="preserve">Budbreak and leafout timing among the varieties were similar in the lab and field (Figure </w:t>
      </w:r>
      <w:r w:rsidR="006B552A">
        <w:rPr>
          <w:rFonts w:ascii="Calibri" w:hAnsi="Calibri"/>
        </w:rPr>
        <w:t>2</w:t>
      </w:r>
      <w:r>
        <w:rPr>
          <w:rFonts w:ascii="Calibri" w:hAnsi="Calibri"/>
        </w:rPr>
        <w:t xml:space="preserve">, budburst: </w:t>
      </w:r>
      <w:proofErr w:type="gramStart"/>
      <w:r>
        <w:rPr>
          <w:rFonts w:ascii="Calibri" w:hAnsi="Calibri"/>
        </w:rPr>
        <w:t>F(</w:t>
      </w:r>
      <w:proofErr w:type="gramEnd"/>
      <w:r>
        <w:rPr>
          <w:rFonts w:ascii="Calibri" w:hAnsi="Calibri"/>
        </w:rPr>
        <w:t xml:space="preserve">1,47)=14.55, p=0.0004; leafout: F(1,47)=18.51, p&lt;0.0001). Few plants developed inflorescences (see Table </w:t>
      </w:r>
      <w:r w:rsidR="006B552A">
        <w:rPr>
          <w:rFonts w:ascii="Calibri" w:hAnsi="Calibri"/>
        </w:rPr>
        <w:t>1</w:t>
      </w:r>
      <w:r>
        <w:rPr>
          <w:rFonts w:ascii="Calibri" w:hAnsi="Calibri"/>
        </w:rPr>
        <w:t>).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proofErr w:type="gramStart"/>
      <w:r>
        <w:rPr>
          <w:rFonts w:ascii="Calibri" w:hAnsi="Calibri"/>
        </w:rPr>
        <w:t>Z(</w:t>
      </w:r>
      <w:proofErr w:type="gramEnd"/>
      <w:r>
        <w:rPr>
          <w:rFonts w:ascii="Calibri" w:hAnsi="Calibri"/>
        </w:rPr>
        <w:t>##</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10453D7"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09),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325ABEFA"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w:t>
      </w:r>
      <w:r w:rsidR="006B552A">
        <w:rPr>
          <w:rFonts w:ascii="Calibri" w:hAnsi="Calibri"/>
        </w:rPr>
        <w:t>Figure 3)</w:t>
      </w:r>
      <w:r>
        <w:rPr>
          <w:rFonts w:ascii="Calibri" w:hAnsi="Calibri"/>
        </w:rPr>
        <w:t>.  Similarly</w:t>
      </w:r>
      <w:r w:rsidR="00D7655C">
        <w:rPr>
          <w:rFonts w:ascii="Calibri" w:hAnsi="Calibri"/>
        </w:rPr>
        <w:t>, plants in Chamber 2 had the greatest change in leaf number during the experiment (F</w:t>
      </w:r>
      <w:r w:rsidR="006B552A">
        <w:rPr>
          <w:rFonts w:ascii="Calibri" w:hAnsi="Calibri"/>
        </w:rPr>
        <w:t>igure 4</w:t>
      </w:r>
      <w:r>
        <w:rPr>
          <w:rFonts w:ascii="Calibri" w:hAnsi="Calibri"/>
        </w:rPr>
        <w:t xml:space="preserve">).  </w:t>
      </w:r>
    </w:p>
    <w:p w14:paraId="17F2E844" w14:textId="77777777" w:rsidR="00DF4911" w:rsidRDefault="00DF4911">
      <w:pPr>
        <w:rPr>
          <w:rFonts w:ascii="Calibri" w:hAnsi="Calibri"/>
        </w:rPr>
      </w:pPr>
    </w:p>
    <w:p w14:paraId="088350B7" w14:textId="7A1F4789" w:rsidR="002379ED" w:rsidRDefault="002379ED">
      <w:pPr>
        <w:rPr>
          <w:rFonts w:ascii="Calibri" w:hAnsi="Calibri"/>
        </w:rPr>
      </w:pPr>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10%: F(1,20)=0.4324, p=0.5183; 50%: F(1,15)=0.4987, p=0.490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7D0E0AB5" w:rsidR="00D7655C" w:rsidRDefault="009A706E">
      <w:pPr>
        <w:rPr>
          <w:rFonts w:ascii="Calibri" w:hAnsi="Calibri"/>
        </w:rPr>
      </w:pPr>
      <w:r>
        <w:rPr>
          <w:rFonts w:ascii="Calibri" w:hAnsi="Calibri"/>
        </w:rPr>
        <w:t xml:space="preserve">The number of buds aborted per plant was significantly affected by the chamber temperature (Figure </w:t>
      </w:r>
      <w:r w:rsidR="00B712C4">
        <w:rPr>
          <w:rFonts w:ascii="Calibri" w:hAnsi="Calibri"/>
        </w:rPr>
        <w:t>5</w:t>
      </w:r>
      <w:r>
        <w:rPr>
          <w:rFonts w:ascii="Calibri" w:hAnsi="Calibri"/>
        </w:rPr>
        <w:t xml:space="preserve">, </w:t>
      </w:r>
      <w:proofErr w:type="gramStart"/>
      <w:r>
        <w:rPr>
          <w:rFonts w:ascii="Calibri" w:hAnsi="Calibri"/>
        </w:rPr>
        <w:t>F(</w:t>
      </w:r>
      <w:proofErr w:type="gramEnd"/>
      <w:r>
        <w:rPr>
          <w:rFonts w:ascii="Calibri" w:hAnsi="Calibri"/>
        </w:rPr>
        <w:t>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 xml:space="preserve">mean number of buds aborted Chamber 1: 4.5, Chamber 2: 2.8, Chamber 3: 5.8, Chamber 4: 27.6, Chamber 5: 57.3).  </w:t>
      </w:r>
      <w:r>
        <w:rPr>
          <w:rFonts w:ascii="Calibri" w:hAnsi="Calibri"/>
        </w:rPr>
        <w:t xml:space="preserve">.  </w:t>
      </w:r>
    </w:p>
    <w:p w14:paraId="6C12C788" w14:textId="277DA26C" w:rsidR="004A4A13" w:rsidRDefault="004A4A13">
      <w:pPr>
        <w:rPr>
          <w:rFonts w:ascii="Calibri" w:hAnsi="Calibri"/>
        </w:rPr>
      </w:pPr>
      <w:r>
        <w:rPr>
          <w:rFonts w:ascii="Calibri" w:hAnsi="Calibri"/>
        </w:rPr>
        <w:br w:type="page"/>
      </w:r>
    </w:p>
    <w:p w14:paraId="6DAFE95D" w14:textId="2BEEF2AD" w:rsidR="00102AE5" w:rsidRDefault="005255D9" w:rsidP="00327673">
      <w:pPr>
        <w:outlineLvl w:val="0"/>
        <w:rPr>
          <w:rFonts w:ascii="Calibri" w:hAnsi="Calibri"/>
        </w:rPr>
      </w:pPr>
      <w:commentRangeStart w:id="17"/>
      <w:commentRangeEnd w:id="17"/>
      <w:r>
        <w:rPr>
          <w:rStyle w:val="CommentReference"/>
        </w:rPr>
        <w:lastRenderedPageBreak/>
        <w:commentReference w:id="17"/>
      </w:r>
      <w:commentRangeStart w:id="18"/>
      <w:r w:rsidR="009A706E">
        <w:rPr>
          <w:rFonts w:ascii="Calibri" w:hAnsi="Calibri"/>
        </w:rPr>
        <w:t>Discussion</w:t>
      </w:r>
      <w:commentRangeEnd w:id="18"/>
      <w:r w:rsidR="00146126">
        <w:rPr>
          <w:rStyle w:val="CommentReference"/>
        </w:rPr>
        <w:commentReference w:id="18"/>
      </w:r>
    </w:p>
    <w:p w14:paraId="08E0A2FA" w14:textId="2CD91947" w:rsidR="009A706E" w:rsidRDefault="009A706E">
      <w:pPr>
        <w:rPr>
          <w:rFonts w:ascii="Calibri" w:hAnsi="Calibri"/>
        </w:rPr>
      </w:pPr>
    </w:p>
    <w:p w14:paraId="21D3CAB9" w14:textId="553D00AE"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commentRangeStart w:id="19"/>
      <w:r w:rsidR="00DF4911">
        <w:rPr>
          <w:rFonts w:ascii="Calibri" w:hAnsi="Calibri"/>
        </w:rPr>
        <w:t>Contrary to expectations of most phenological models</w:t>
      </w:r>
      <w:r w:rsidR="003E77A8">
        <w:rPr>
          <w:rFonts w:ascii="Calibri" w:hAnsi="Calibri"/>
        </w:rPr>
        <w:t xml:space="preserve"> </w:t>
      </w:r>
      <w:r w:rsidR="00BF54B6">
        <w:rPr>
          <w:rFonts w:ascii="Calibri" w:hAnsi="Calibri"/>
        </w:rPr>
        <w:t xml:space="preserve">{C. </w:t>
      </w:r>
      <w:proofErr w:type="spellStart"/>
      <w:r w:rsidR="00BF54B6">
        <w:rPr>
          <w:rFonts w:ascii="Calibri" w:hAnsi="Calibri"/>
        </w:rPr>
        <w:t>Cuccia</w:t>
      </w:r>
      <w:proofErr w:type="spellEnd"/>
      <w:r w:rsidR="00BF54B6">
        <w:rPr>
          <w:rFonts w:ascii="Calibri" w:hAnsi="Calibri"/>
        </w:rPr>
        <w:t>, 2014 #</w:t>
      </w:r>
      <w:proofErr w:type="gramStart"/>
      <w:r w:rsidR="00BF54B6">
        <w:rPr>
          <w:rFonts w:ascii="Calibri" w:hAnsi="Calibri"/>
        </w:rPr>
        <w:t>65}</w:t>
      </w:r>
      <w:r w:rsidR="00437BBD">
        <w:rPr>
          <w:rFonts w:ascii="Calibri" w:hAnsi="Calibri"/>
        </w:rPr>
        <w:t>{</w:t>
      </w:r>
      <w:proofErr w:type="gramEnd"/>
      <w:r w:rsidR="00437BBD">
        <w:rPr>
          <w:rFonts w:ascii="Calibri" w:hAnsi="Calibri"/>
        </w:rPr>
        <w:t xml:space="preserve">Garcia de </w:t>
      </w:r>
      <w:proofErr w:type="spellStart"/>
      <w:r w:rsidR="00437BBD">
        <w:rPr>
          <w:rFonts w:ascii="Calibri" w:hAnsi="Calibri"/>
        </w:rPr>
        <w:t>Cortazar-Atauri</w:t>
      </w:r>
      <w:proofErr w:type="spellEnd"/>
      <w:r w:rsidR="00437BBD">
        <w:rPr>
          <w:rFonts w:ascii="Calibri" w:hAnsi="Calibri"/>
        </w:rPr>
        <w:t>, 2010 #48}</w:t>
      </w:r>
      <w:del w:id="20" w:author="Microsoft Office User" w:date="2018-10-22T09:19:00Z">
        <w:r w:rsidR="003E77A8" w:rsidDel="00BF54B6">
          <w:rPr>
            <w:rFonts w:ascii="Calibri" w:hAnsi="Calibri"/>
          </w:rPr>
          <w:delText>(CITES)</w:delText>
        </w:r>
        <w:r w:rsidR="00DF4911" w:rsidDel="00BF54B6">
          <w:rPr>
            <w:rFonts w:ascii="Calibri" w:hAnsi="Calibri"/>
          </w:rPr>
          <w:delText>,</w:delText>
        </w:r>
      </w:del>
      <w:r w:rsidR="00DF4911">
        <w:rPr>
          <w:rFonts w:ascii="Calibri" w:hAnsi="Calibri"/>
        </w:rPr>
        <w:t xml:space="preserve"> we found that phenology was not delayed in either the coldest or warmest chambers.  </w:t>
      </w:r>
      <w:commentRangeEnd w:id="19"/>
      <w:r w:rsidR="00DF4911">
        <w:rPr>
          <w:rStyle w:val="CommentReference"/>
        </w:rPr>
        <w:commentReference w:id="19"/>
      </w:r>
      <w:r w:rsidR="00DF4911">
        <w:rPr>
          <w:rFonts w:ascii="Calibri" w:hAnsi="Calibri"/>
        </w:rPr>
        <w:t xml:space="preserve">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42A6E2A4" w:rsidR="00257DDD" w:rsidRDefault="00257DDD" w:rsidP="00257DDD">
      <w:pPr>
        <w:rPr>
          <w:rFonts w:ascii="Calibri" w:hAnsi="Calibri"/>
        </w:rPr>
      </w:pPr>
      <w:commentRangeStart w:id="21"/>
      <w:r w:rsidRPr="00257DDD">
        <w:rPr>
          <w:rFonts w:ascii="Calibri" w:hAnsi="Calibri"/>
        </w:rPr>
        <w:t>While phenological timing was not affected, the plants in the two warmest chambers showed signs of stress, because plants in those chambers aborted a significantly higher number of flower buds.  Th</w:t>
      </w:r>
      <w:r w:rsidR="00A46EC6">
        <w:rPr>
          <w:rFonts w:ascii="Calibri" w:hAnsi="Calibri"/>
        </w:rPr>
        <w:t xml:space="preserve">us, it appeared that the </w:t>
      </w:r>
      <w:r w:rsidRPr="00257DDD">
        <w:rPr>
          <w:rFonts w:ascii="Calibri" w:hAnsi="Calibri"/>
        </w:rPr>
        <w:t>plants 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commentRangeEnd w:id="21"/>
      <w:r w:rsidR="00A46EC6">
        <w:rPr>
          <w:rStyle w:val="CommentReference"/>
        </w:rPr>
        <w:commentReference w:id="21"/>
      </w:r>
    </w:p>
    <w:p w14:paraId="44B9DBBA" w14:textId="77777777" w:rsidR="00C11E45" w:rsidRDefault="00C11E45">
      <w:pPr>
        <w:rPr>
          <w:rFonts w:ascii="Calibri" w:hAnsi="Calibri"/>
        </w:rPr>
      </w:pPr>
    </w:p>
    <w:p w14:paraId="482DE55E" w14:textId="40FAF11E"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commentRangeStart w:id="22"/>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commentRangeEnd w:id="22"/>
      <w:r w:rsidR="00CD2B80">
        <w:rPr>
          <w:rStyle w:val="CommentReference"/>
        </w:rPr>
        <w:commentReference w:id="22"/>
      </w:r>
      <w:r>
        <w:rPr>
          <w:rFonts w:ascii="Calibri" w:hAnsi="Calibri"/>
        </w:rPr>
        <w:t xml:space="preserve">This could mean that winegrapes are more vulnerable to high temperatures during flowering than they are later in development.  </w:t>
      </w:r>
      <w:r w:rsidR="007B5912">
        <w:rPr>
          <w:rFonts w:ascii="Calibri" w:hAnsi="Calibri"/>
        </w:rPr>
        <w:t>If winegrapes are especially susceptible to heat during flowering, viticulturists could take extra precautions during this period to ensure the survival of the flowers through to fruit set.</w:t>
      </w:r>
    </w:p>
    <w:p w14:paraId="555F620C" w14:textId="50A50D0C" w:rsidR="00853AF2" w:rsidRDefault="00853AF2">
      <w:pPr>
        <w:rPr>
          <w:rFonts w:ascii="Calibri" w:hAnsi="Calibri"/>
        </w:rPr>
      </w:pPr>
    </w:p>
    <w:p w14:paraId="66980291" w14:textId="29A24EEB"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controlled ecological experiments in labs that include greater genetic diversity are more easily replicated {</w:t>
      </w:r>
      <w:proofErr w:type="spellStart"/>
      <w:r w:rsidR="005764AF">
        <w:rPr>
          <w:rFonts w:ascii="Calibri" w:hAnsi="Calibri"/>
        </w:rPr>
        <w:t>Milcu</w:t>
      </w:r>
      <w:proofErr w:type="spellEnd"/>
      <w:r w:rsidR="005764AF">
        <w:rPr>
          <w:rFonts w:ascii="Calibri" w:hAnsi="Calibri"/>
        </w:rPr>
        <w:t xml:space="preserve">,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27E367B7" w:rsidR="00853AF2" w:rsidRDefault="005764AF">
      <w:pPr>
        <w:rPr>
          <w:rFonts w:ascii="Calibri" w:hAnsi="Calibri"/>
        </w:rPr>
      </w:pPr>
      <w:commentRangeStart w:id="23"/>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6B552A">
        <w:rPr>
          <w:rFonts w:ascii="Calibri" w:hAnsi="Calibri"/>
        </w:rPr>
        <w:t>2</w:t>
      </w:r>
      <w:r>
        <w:rPr>
          <w:rFonts w:ascii="Calibri" w:hAnsi="Calibri"/>
        </w:rPr>
        <w:t xml:space="preserve">).  This suggests that the overall progression and timing of phenological development was not negatively affected or altered by </w:t>
      </w:r>
      <w:r>
        <w:rPr>
          <w:rFonts w:ascii="Calibri" w:hAnsi="Calibri"/>
        </w:rPr>
        <w:lastRenderedPageBreak/>
        <w:t>the lab setting, and</w:t>
      </w:r>
      <w:r w:rsidR="000B7546">
        <w:rPr>
          <w:rFonts w:ascii="Calibri" w:hAnsi="Calibri"/>
        </w:rPr>
        <w:t xml:space="preserve"> it can be used in models along with field data to better predict winegrape response to climate change.  </w:t>
      </w:r>
      <w:commentRangeEnd w:id="23"/>
      <w:r w:rsidR="00CD2B80">
        <w:rPr>
          <w:rStyle w:val="CommentReference"/>
        </w:rPr>
        <w:commentReference w:id="23"/>
      </w:r>
    </w:p>
    <w:p w14:paraId="62FA184D" w14:textId="2F831BE3" w:rsidR="00E270D8" w:rsidRDefault="00E270D8">
      <w:pPr>
        <w:rPr>
          <w:rFonts w:ascii="Calibri" w:hAnsi="Calibri"/>
        </w:rPr>
      </w:pPr>
    </w:p>
    <w:p w14:paraId="53D1AC1B" w14:textId="467EBA99" w:rsidR="00E270D8" w:rsidRPr="00B039A3"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r w:rsidR="004967C3">
        <w:rPr>
          <w:rFonts w:ascii="Calibri" w:hAnsi="Calibri"/>
        </w:rPr>
        <w:t xml:space="preserve">include a greater diversity of </w:t>
      </w:r>
      <w:r w:rsidR="004967C3" w:rsidRPr="004967C3">
        <w:rPr>
          <w:rFonts w:ascii="Calibri" w:hAnsi="Calibri"/>
          <w:i/>
        </w:rPr>
        <w:t xml:space="preserve">Vitis vinifera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p>
    <w:sectPr w:rsidR="00E270D8"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zabeth Wolkovich" w:date="2018-04-02T13:20:00Z" w:initials="EW">
    <w:p w14:paraId="7D53B366" w14:textId="77777777" w:rsidR="00696D94" w:rsidRDefault="00696D94" w:rsidP="00696D94">
      <w:pPr>
        <w:pStyle w:val="CommentText"/>
      </w:pPr>
      <w:r>
        <w:rPr>
          <w:rStyle w:val="CommentReference"/>
        </w:rPr>
        <w:annotationRef/>
      </w:r>
      <w:r>
        <w:t xml:space="preserve">Amazing work! I think this is a great first draft and that we can clean up some of the bits (references etc.) and move on to the discussion! </w:t>
      </w:r>
    </w:p>
    <w:p w14:paraId="0F163FDA" w14:textId="77777777" w:rsidR="00696D94" w:rsidRDefault="00696D94" w:rsidP="00696D94">
      <w:pPr>
        <w:pStyle w:val="CommentText"/>
      </w:pPr>
    </w:p>
    <w:p w14:paraId="639C590C" w14:textId="77777777" w:rsidR="00696D94" w:rsidRDefault="00696D94" w:rsidP="00696D94">
      <w:pPr>
        <w:pStyle w:val="CommentText"/>
      </w:pPr>
      <w:r>
        <w:t xml:space="preserve">I just added my comments to this document, so please accept changes on all that you are happy with. </w:t>
      </w:r>
    </w:p>
  </w:comment>
  <w:comment w:id="1" w:author="Elizabeth Wolkovich" w:date="2018-04-02T13:17:00Z" w:initials="EW">
    <w:p w14:paraId="00110CD0" w14:textId="77777777" w:rsidR="00696D94" w:rsidRDefault="00696D94" w:rsidP="00696D94">
      <w:pPr>
        <w:pStyle w:val="CommentText"/>
      </w:pPr>
      <w:r>
        <w:rPr>
          <w:rStyle w:val="CommentReference"/>
        </w:rPr>
        <w:annotationRef/>
      </w:r>
      <w:r>
        <w:t>We should check if this refers to pure vinifera or includes hybrids!</w:t>
      </w:r>
    </w:p>
  </w:comment>
  <w:comment w:id="6" w:author="Elizabeth Wolkovich" w:date="2018-04-02T13:22:00Z" w:initials="EW">
    <w:p w14:paraId="292526CF" w14:textId="77777777" w:rsidR="00696D94" w:rsidRDefault="00696D94" w:rsidP="00696D94">
      <w:pPr>
        <w:pStyle w:val="CommentText"/>
      </w:pPr>
      <w:r>
        <w:rPr>
          <w:rStyle w:val="CommentReference"/>
        </w:rPr>
        <w:annotationRef/>
      </w:r>
      <w:r>
        <w:t>Nice!</w:t>
      </w:r>
    </w:p>
  </w:comment>
  <w:comment w:id="7" w:author="Elizabeth Wolkovich" w:date="2018-04-02T13:15:00Z" w:initials="EW">
    <w:p w14:paraId="114EA33A" w14:textId="77777777" w:rsidR="00696D94" w:rsidRDefault="00696D94" w:rsidP="00696D94">
      <w:pPr>
        <w:pStyle w:val="CommentText"/>
      </w:pPr>
      <w:r>
        <w:rPr>
          <w:rStyle w:val="CommentReference"/>
        </w:rPr>
        <w:annotationRef/>
      </w:r>
      <w:r>
        <w:t xml:space="preserve">Also cite </w:t>
      </w:r>
      <w:proofErr w:type="spellStart"/>
      <w:r>
        <w:t>Boursiquot</w:t>
      </w:r>
      <w:proofErr w:type="spellEnd"/>
      <w:r>
        <w:t xml:space="preserve"> ref (in the 2017 paper).  In general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8" w:author="Elizabeth Wolkovich" w:date="2018-04-02T13:13:00Z" w:initials="EW">
    <w:p w14:paraId="10D8A8E3" w14:textId="77777777" w:rsidR="00696D94" w:rsidRDefault="00696D94" w:rsidP="00696D94">
      <w:pPr>
        <w:pStyle w:val="CommentText"/>
      </w:pPr>
      <w:r>
        <w:rPr>
          <w:rStyle w:val="CommentReference"/>
        </w:rPr>
        <w:annotationRef/>
      </w:r>
      <w:r>
        <w:t>Great!</w:t>
      </w:r>
    </w:p>
  </w:comment>
  <w:comment w:id="15" w:author="Elizabeth Wolkovich" w:date="2018-09-14T17:57:00Z" w:initials="EW">
    <w:p w14:paraId="019C797C" w14:textId="25CFFA36" w:rsidR="00B03009" w:rsidRDefault="00B03009">
      <w:pPr>
        <w:pStyle w:val="CommentText"/>
      </w:pPr>
      <w:r>
        <w:rPr>
          <w:rStyle w:val="CommentReference"/>
        </w:rPr>
        <w:annotationRef/>
      </w:r>
      <w:r>
        <w:t xml:space="preserve">I think this can fall under general </w:t>
      </w:r>
      <w:r w:rsidR="007A39FA">
        <w:t>knowledge, so we can skip a ref.</w:t>
      </w:r>
    </w:p>
  </w:comment>
  <w:comment w:id="17" w:author="Elizabeth Wolkovich" w:date="2018-04-02T13:24:00Z" w:initials="EW">
    <w:p w14:paraId="4FFDB01D" w14:textId="46233D2B" w:rsidR="00DF4911" w:rsidRDefault="00DF4911">
      <w:pPr>
        <w:pStyle w:val="CommentText"/>
      </w:pPr>
      <w:r>
        <w:rPr>
          <w:rStyle w:val="CommentReference"/>
        </w:rPr>
        <w:annotationRef/>
      </w:r>
      <w:r>
        <w:t>We will need to adjust this a little as we flesh out the rest of the paper, but good for now. We also may want to introduce the Wang &amp; Engel curve here possibly (if we have space!).</w:t>
      </w:r>
    </w:p>
  </w:comment>
  <w:comment w:id="18" w:author="Elizabeth Wolkovich" w:date="2018-05-13T16:27:00Z" w:initials="EW">
    <w:p w14:paraId="498B84AC" w14:textId="1BF29ECB" w:rsidR="00DF4911" w:rsidRDefault="00DF4911" w:rsidP="007C6C4A">
      <w:pPr>
        <w:pStyle w:val="CommentText"/>
      </w:pPr>
      <w:r>
        <w:rPr>
          <w:rStyle w:val="CommentReference"/>
        </w:rPr>
        <w:annotationRef/>
      </w:r>
      <w:r>
        <w:t xml:space="preserve">To discuss: </w:t>
      </w:r>
    </w:p>
    <w:p w14:paraId="24950CA5" w14:textId="3F01EF51" w:rsidR="00DF4911" w:rsidRDefault="00DF4911" w:rsidP="009742E2">
      <w:pPr>
        <w:pStyle w:val="CommentText"/>
        <w:numPr>
          <w:ilvl w:val="0"/>
          <w:numId w:val="1"/>
        </w:numPr>
      </w:pPr>
      <w:r>
        <w:t>- Outline</w:t>
      </w:r>
    </w:p>
    <w:p w14:paraId="753C004D" w14:textId="206A6347" w:rsidR="00DF4911" w:rsidRDefault="00DF4911" w:rsidP="009742E2">
      <w:pPr>
        <w:pStyle w:val="CommentText"/>
        <w:numPr>
          <w:ilvl w:val="0"/>
          <w:numId w:val="1"/>
        </w:numPr>
      </w:pPr>
      <w:r>
        <w:t>- Other literature and soil moisture.</w:t>
      </w:r>
    </w:p>
  </w:comment>
  <w:comment w:id="19" w:author="Elizabeth Wolkovich" w:date="2018-06-25T19:27:00Z" w:initials="EW">
    <w:p w14:paraId="36511992" w14:textId="77777777" w:rsidR="00DF4911" w:rsidRDefault="00DF4911" w:rsidP="00DF4911">
      <w:pPr>
        <w:pStyle w:val="CommentText"/>
      </w:pPr>
      <w:r>
        <w:rPr>
          <w:rStyle w:val="CommentReference"/>
        </w:rPr>
        <w:annotationRef/>
      </w:r>
      <w:r>
        <w:t xml:space="preserve">This is a great </w:t>
      </w:r>
      <w:proofErr w:type="gramStart"/>
      <w:r>
        <w:t>sentence</w:t>
      </w:r>
      <w:proofErr w:type="gramEnd"/>
      <w:r>
        <w:t xml:space="preserve"> so I am moving it up. </w:t>
      </w:r>
    </w:p>
  </w:comment>
  <w:comment w:id="21" w:author="Elizabeth Wolkovich" w:date="2018-06-25T19:20:00Z" w:initials="EW">
    <w:p w14:paraId="67E49234" w14:textId="4629609A" w:rsidR="00DF4911" w:rsidRDefault="00DF4911">
      <w:pPr>
        <w:pStyle w:val="CommentText"/>
      </w:pPr>
      <w:r>
        <w:rPr>
          <w:rStyle w:val="CommentReference"/>
        </w:rPr>
        <w:annotationRef/>
      </w:r>
      <w:r>
        <w:t>Nice!</w:t>
      </w:r>
    </w:p>
  </w:comment>
  <w:comment w:id="22" w:author="Elizabeth Wolkovich" w:date="2018-06-25T19:21:00Z" w:initials="EW">
    <w:p w14:paraId="0ED93E43" w14:textId="209AD1AD" w:rsidR="00DF4911" w:rsidRDefault="00DF4911">
      <w:pPr>
        <w:pStyle w:val="CommentText"/>
      </w:pPr>
      <w:r>
        <w:rPr>
          <w:rStyle w:val="CommentReference"/>
        </w:rPr>
        <w:annotationRef/>
      </w:r>
      <w:r>
        <w:t>It sounds like Greer and Weston saw negative effects for high temperatures are flowering?</w:t>
      </w:r>
    </w:p>
  </w:comment>
  <w:comment w:id="23" w:author="Elizabeth Wolkovich" w:date="2018-06-25T19:23:00Z" w:initials="EW">
    <w:p w14:paraId="147EB274" w14:textId="5EF39574" w:rsidR="00DF4911" w:rsidRDefault="00DF4911">
      <w:pPr>
        <w:pStyle w:val="CommentText"/>
      </w:pPr>
      <w:r>
        <w:rPr>
          <w:rStyle w:val="CommentReference"/>
        </w:rPr>
        <w:annotationRef/>
      </w:r>
      <w:r>
        <w:t>This i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9C590C" w15:done="0"/>
  <w15:commentEx w15:paraId="00110CD0" w15:done="0"/>
  <w15:commentEx w15:paraId="292526CF" w15:done="0"/>
  <w15:commentEx w15:paraId="114EA33A" w15:done="0"/>
  <w15:commentEx w15:paraId="10D8A8E3" w15:done="0"/>
  <w15:commentEx w15:paraId="019C797C" w15:done="0"/>
  <w15:commentEx w15:paraId="4FFDB01D" w15:done="0"/>
  <w15:commentEx w15:paraId="753C004D" w15:done="0"/>
  <w15:commentEx w15:paraId="36511992" w15:done="0"/>
  <w15:commentEx w15:paraId="67E49234" w15:done="0"/>
  <w15:commentEx w15:paraId="0ED93E43" w15:done="0"/>
  <w15:commentEx w15:paraId="147EB2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9C590C" w16cid:durableId="1E75F8E2"/>
  <w16cid:commentId w16cid:paraId="00110CD0" w16cid:durableId="1E75F8E3"/>
  <w16cid:commentId w16cid:paraId="292526CF" w16cid:durableId="1E75F8E4"/>
  <w16cid:commentId w16cid:paraId="114EA33A" w16cid:durableId="1E75F8E5"/>
  <w16cid:commentId w16cid:paraId="10D8A8E3" w16cid:durableId="1E75F8E7"/>
  <w16cid:commentId w16cid:paraId="019C797C" w16cid:durableId="1F72CEB7"/>
  <w16cid:commentId w16cid:paraId="4FFDB01D" w16cid:durableId="1FC0EA82"/>
  <w16cid:commentId w16cid:paraId="753C004D" w16cid:durableId="1EC381B2"/>
  <w16cid:commentId w16cid:paraId="36511992" w16cid:durableId="1EEDC696"/>
  <w16cid:commentId w16cid:paraId="67E49234" w16cid:durableId="1EEDC698"/>
  <w16cid:commentId w16cid:paraId="0ED93E43" w16cid:durableId="1EEDC699"/>
  <w16cid:commentId w16cid:paraId="147EB274" w16cid:durableId="1EEDC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F16F4A" w14:textId="77777777" w:rsidR="00F97BBE" w:rsidRDefault="00F97BBE" w:rsidP="004656B4">
      <w:r>
        <w:separator/>
      </w:r>
    </w:p>
  </w:endnote>
  <w:endnote w:type="continuationSeparator" w:id="0">
    <w:p w14:paraId="10AB6AAF" w14:textId="77777777" w:rsidR="00F97BBE" w:rsidRDefault="00F97BBE"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8262D" w14:textId="77777777" w:rsidR="00F97BBE" w:rsidRDefault="00F97BBE" w:rsidP="004656B4">
      <w:r>
        <w:separator/>
      </w:r>
    </w:p>
  </w:footnote>
  <w:footnote w:type="continuationSeparator" w:id="0">
    <w:p w14:paraId="4A1775C4" w14:textId="77777777" w:rsidR="00F97BBE" w:rsidRDefault="00F97BBE"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64A54"/>
    <w:rsid w:val="00065B22"/>
    <w:rsid w:val="000746A9"/>
    <w:rsid w:val="00087062"/>
    <w:rsid w:val="000A4C01"/>
    <w:rsid w:val="000B3811"/>
    <w:rsid w:val="000B5A79"/>
    <w:rsid w:val="000B7546"/>
    <w:rsid w:val="000C7781"/>
    <w:rsid w:val="000E1BAF"/>
    <w:rsid w:val="000F42CB"/>
    <w:rsid w:val="00102727"/>
    <w:rsid w:val="00102AE5"/>
    <w:rsid w:val="00105C95"/>
    <w:rsid w:val="001212C6"/>
    <w:rsid w:val="00123CB5"/>
    <w:rsid w:val="00130784"/>
    <w:rsid w:val="00132441"/>
    <w:rsid w:val="0013265F"/>
    <w:rsid w:val="0014264D"/>
    <w:rsid w:val="00146126"/>
    <w:rsid w:val="00150296"/>
    <w:rsid w:val="0015634D"/>
    <w:rsid w:val="00193D86"/>
    <w:rsid w:val="00196510"/>
    <w:rsid w:val="001B0707"/>
    <w:rsid w:val="001E0C39"/>
    <w:rsid w:val="001F2F91"/>
    <w:rsid w:val="001F5E1A"/>
    <w:rsid w:val="00200A6B"/>
    <w:rsid w:val="002018DA"/>
    <w:rsid w:val="0020514D"/>
    <w:rsid w:val="00215131"/>
    <w:rsid w:val="00222471"/>
    <w:rsid w:val="00223F59"/>
    <w:rsid w:val="002332A7"/>
    <w:rsid w:val="00235BDB"/>
    <w:rsid w:val="002379ED"/>
    <w:rsid w:val="00257DDD"/>
    <w:rsid w:val="00262072"/>
    <w:rsid w:val="00262255"/>
    <w:rsid w:val="00294F31"/>
    <w:rsid w:val="002B5525"/>
    <w:rsid w:val="002B67FF"/>
    <w:rsid w:val="002C1678"/>
    <w:rsid w:val="002C7190"/>
    <w:rsid w:val="002E5DE2"/>
    <w:rsid w:val="00303CF9"/>
    <w:rsid w:val="00317162"/>
    <w:rsid w:val="0032697D"/>
    <w:rsid w:val="00327673"/>
    <w:rsid w:val="00336C26"/>
    <w:rsid w:val="00337A8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37BBD"/>
    <w:rsid w:val="00461311"/>
    <w:rsid w:val="004656B4"/>
    <w:rsid w:val="00466341"/>
    <w:rsid w:val="00467BEE"/>
    <w:rsid w:val="00475062"/>
    <w:rsid w:val="00475126"/>
    <w:rsid w:val="00484110"/>
    <w:rsid w:val="004967C3"/>
    <w:rsid w:val="004A255F"/>
    <w:rsid w:val="004A4A13"/>
    <w:rsid w:val="004B1033"/>
    <w:rsid w:val="004C0201"/>
    <w:rsid w:val="004F02F6"/>
    <w:rsid w:val="004F5C1C"/>
    <w:rsid w:val="00504F9C"/>
    <w:rsid w:val="00517A0F"/>
    <w:rsid w:val="005255D9"/>
    <w:rsid w:val="005366EB"/>
    <w:rsid w:val="005367EC"/>
    <w:rsid w:val="005414F2"/>
    <w:rsid w:val="00555B04"/>
    <w:rsid w:val="005737DB"/>
    <w:rsid w:val="005764AF"/>
    <w:rsid w:val="005774A3"/>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96D94"/>
    <w:rsid w:val="006A5FE7"/>
    <w:rsid w:val="006B552A"/>
    <w:rsid w:val="006C0313"/>
    <w:rsid w:val="006C121E"/>
    <w:rsid w:val="006D4C9F"/>
    <w:rsid w:val="006E18C3"/>
    <w:rsid w:val="006F561A"/>
    <w:rsid w:val="00704022"/>
    <w:rsid w:val="007167D9"/>
    <w:rsid w:val="007205EB"/>
    <w:rsid w:val="00724B36"/>
    <w:rsid w:val="00766B2D"/>
    <w:rsid w:val="00771599"/>
    <w:rsid w:val="007776B5"/>
    <w:rsid w:val="00786A30"/>
    <w:rsid w:val="00795B8F"/>
    <w:rsid w:val="00795C46"/>
    <w:rsid w:val="007A39FA"/>
    <w:rsid w:val="007B5912"/>
    <w:rsid w:val="007C6C4A"/>
    <w:rsid w:val="007E1066"/>
    <w:rsid w:val="007E4E3D"/>
    <w:rsid w:val="007E5C32"/>
    <w:rsid w:val="007E648C"/>
    <w:rsid w:val="007F240A"/>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C592B"/>
    <w:rsid w:val="008E656C"/>
    <w:rsid w:val="00904D13"/>
    <w:rsid w:val="00910E9F"/>
    <w:rsid w:val="00940FA4"/>
    <w:rsid w:val="00941428"/>
    <w:rsid w:val="00941605"/>
    <w:rsid w:val="009456AE"/>
    <w:rsid w:val="00956F8E"/>
    <w:rsid w:val="009742E2"/>
    <w:rsid w:val="009A706E"/>
    <w:rsid w:val="009B03A2"/>
    <w:rsid w:val="009B1F7A"/>
    <w:rsid w:val="009B5E34"/>
    <w:rsid w:val="009D31F5"/>
    <w:rsid w:val="009D5BE6"/>
    <w:rsid w:val="009E74AE"/>
    <w:rsid w:val="009F399C"/>
    <w:rsid w:val="009F68BB"/>
    <w:rsid w:val="00A35D56"/>
    <w:rsid w:val="00A401ED"/>
    <w:rsid w:val="00A41645"/>
    <w:rsid w:val="00A453DE"/>
    <w:rsid w:val="00A46EC6"/>
    <w:rsid w:val="00A56952"/>
    <w:rsid w:val="00A761EF"/>
    <w:rsid w:val="00A8053F"/>
    <w:rsid w:val="00A80849"/>
    <w:rsid w:val="00A8283E"/>
    <w:rsid w:val="00A879C9"/>
    <w:rsid w:val="00A943BB"/>
    <w:rsid w:val="00AA2A6E"/>
    <w:rsid w:val="00AC0408"/>
    <w:rsid w:val="00AC5BE5"/>
    <w:rsid w:val="00AD7B0E"/>
    <w:rsid w:val="00AE056A"/>
    <w:rsid w:val="00AE0626"/>
    <w:rsid w:val="00AE0BBB"/>
    <w:rsid w:val="00B03009"/>
    <w:rsid w:val="00B039A3"/>
    <w:rsid w:val="00B05529"/>
    <w:rsid w:val="00B05BDD"/>
    <w:rsid w:val="00B05C38"/>
    <w:rsid w:val="00B07284"/>
    <w:rsid w:val="00B10496"/>
    <w:rsid w:val="00B20C58"/>
    <w:rsid w:val="00B24A4B"/>
    <w:rsid w:val="00B255A8"/>
    <w:rsid w:val="00B26BAA"/>
    <w:rsid w:val="00B37980"/>
    <w:rsid w:val="00B51014"/>
    <w:rsid w:val="00B5534C"/>
    <w:rsid w:val="00B62EE3"/>
    <w:rsid w:val="00B66D5C"/>
    <w:rsid w:val="00B67B54"/>
    <w:rsid w:val="00B712C4"/>
    <w:rsid w:val="00B71A79"/>
    <w:rsid w:val="00B77E2A"/>
    <w:rsid w:val="00B80E46"/>
    <w:rsid w:val="00B95954"/>
    <w:rsid w:val="00B9758B"/>
    <w:rsid w:val="00B97C34"/>
    <w:rsid w:val="00BA5C15"/>
    <w:rsid w:val="00BC090B"/>
    <w:rsid w:val="00BD3C4B"/>
    <w:rsid w:val="00BD50D8"/>
    <w:rsid w:val="00BE1DAF"/>
    <w:rsid w:val="00BE3192"/>
    <w:rsid w:val="00BF3903"/>
    <w:rsid w:val="00BF4BC4"/>
    <w:rsid w:val="00BF54B6"/>
    <w:rsid w:val="00C11E45"/>
    <w:rsid w:val="00C20529"/>
    <w:rsid w:val="00C41495"/>
    <w:rsid w:val="00C449D4"/>
    <w:rsid w:val="00C5360C"/>
    <w:rsid w:val="00C549C2"/>
    <w:rsid w:val="00CD2B80"/>
    <w:rsid w:val="00CD4B15"/>
    <w:rsid w:val="00CD4DB8"/>
    <w:rsid w:val="00D14799"/>
    <w:rsid w:val="00D169AB"/>
    <w:rsid w:val="00D626C0"/>
    <w:rsid w:val="00D70772"/>
    <w:rsid w:val="00D70FE0"/>
    <w:rsid w:val="00D7655C"/>
    <w:rsid w:val="00D77F66"/>
    <w:rsid w:val="00D80EBC"/>
    <w:rsid w:val="00D82AD4"/>
    <w:rsid w:val="00D93B48"/>
    <w:rsid w:val="00DB2112"/>
    <w:rsid w:val="00DD21F2"/>
    <w:rsid w:val="00DD3DF8"/>
    <w:rsid w:val="00DD4C48"/>
    <w:rsid w:val="00DE4E79"/>
    <w:rsid w:val="00DF25F9"/>
    <w:rsid w:val="00DF32FB"/>
    <w:rsid w:val="00DF4911"/>
    <w:rsid w:val="00DF5E40"/>
    <w:rsid w:val="00DF677F"/>
    <w:rsid w:val="00DF75BC"/>
    <w:rsid w:val="00E11437"/>
    <w:rsid w:val="00E12889"/>
    <w:rsid w:val="00E1411A"/>
    <w:rsid w:val="00E15BAF"/>
    <w:rsid w:val="00E17BFB"/>
    <w:rsid w:val="00E25A73"/>
    <w:rsid w:val="00E25B89"/>
    <w:rsid w:val="00E270D8"/>
    <w:rsid w:val="00E31B23"/>
    <w:rsid w:val="00E3314C"/>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04CD"/>
    <w:rsid w:val="00F44C34"/>
    <w:rsid w:val="00F67D6F"/>
    <w:rsid w:val="00F70F4E"/>
    <w:rsid w:val="00F85729"/>
    <w:rsid w:val="00F920F2"/>
    <w:rsid w:val="00F97BBE"/>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F1CDF625-965A-5C47-85D0-8102D04B4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5623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F0642B3F-B972-9E4B-A270-5CD4F0A49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TotalTime>
  <Pages>8</Pages>
  <Words>2354</Words>
  <Characters>1342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ole Merrill</cp:lastModifiedBy>
  <cp:revision>6</cp:revision>
  <dcterms:created xsi:type="dcterms:W3CDTF">2017-10-26T00:57:00Z</dcterms:created>
  <dcterms:modified xsi:type="dcterms:W3CDTF">2019-07-15T21:58:00Z</dcterms:modified>
</cp:coreProperties>
</file>